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0944C8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w:t>
      </w:r>
      <w:r w:rsidR="006E2FA6" w:rsidRPr="006E2FA6">
        <w:rPr>
          <w:i/>
        </w:rPr>
        <w:t>in-vivo</w:t>
      </w:r>
      <w:r w:rsidR="006E2FA6">
        <w:t xml:space="preserve"> metabolic </w:t>
      </w:r>
      <w:r w:rsidR="0059249D">
        <w:t>flux</w:t>
      </w:r>
      <w:r w:rsidR="006E2FA6">
        <w:t>es</w:t>
      </w:r>
      <w:r w:rsidR="0059249D">
        <w:t xml:space="preserve"> through the central </w:t>
      </w:r>
      <w:r w:rsidR="006E2FA6">
        <w:t xml:space="preserve">carbon </w:t>
      </w:r>
      <w:r w:rsidR="0059249D">
        <w:t>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41D5042"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Prior to mapping, we trimmed adapter sequences from Illumina reads using Flexbar 2.31</w:t>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Mapping was carried out in single-end mode using Bowtie2 2</w:t>
      </w:r>
      <w:r w:rsidR="008F16E7">
        <w:t>.2.5</w:t>
      </w:r>
      <w:r w:rsidRPr="00B229C8">
        <w:t xml:space="preserve"> 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The raw number of reads mapping to each gene were counted using HTSeq 0.6.0</w:t>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hyperlink r:id="rId12" w:history="1">
        <w:r w:rsidR="00E55715" w:rsidRPr="006A7DC6">
          <w:rPr>
            <w:rStyle w:val="Hyperlink"/>
          </w:rPr>
          <w:t>https://github.com/marcottelab/AG3C_starvation_tc</w:t>
        </w:r>
      </w:hyperlink>
      <w:r w:rsidR="00E55715">
        <w:t xml:space="preserve"> </w:t>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1" w:name="__UnoMark__1847_580114490"/>
      <w:bookmarkStart w:id="2" w:name="ZOTERO_BREF_J4OWhgrsoVwG"/>
      <w:bookmarkEnd w:id="1"/>
      <w:bookmarkEnd w:id="2"/>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3"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4"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2F2FAB26" w:rsidR="00E24BAC" w:rsidRDefault="00E24BAC">
      <w:r>
        <w:br w:type="page"/>
      </w:r>
    </w:p>
    <w:p w14:paraId="036436CD" w14:textId="77777777" w:rsidR="00E24BAC" w:rsidRDefault="00E24BAC" w:rsidP="00E24BAC">
      <w:pPr>
        <w:pStyle w:val="Heading2"/>
      </w:pPr>
      <w:r>
        <w:t>Figures</w:t>
      </w:r>
    </w:p>
    <w:p w14:paraId="3696FB30" w14:textId="77777777" w:rsidR="00E24BAC" w:rsidRDefault="00E24BAC" w:rsidP="00E24BAC"/>
    <w:p w14:paraId="592F3A6D" w14:textId="77777777" w:rsidR="00E24BAC" w:rsidRPr="00164857" w:rsidRDefault="00E24BAC" w:rsidP="00E24BAC">
      <w:pPr>
        <w:jc w:val="center"/>
      </w:pPr>
      <w:r>
        <w:rPr>
          <w:noProof/>
        </w:rPr>
        <w:drawing>
          <wp:inline distT="0" distB="0" distL="0" distR="0" wp14:anchorId="3F2CCBBF" wp14:editId="34912AE4">
            <wp:extent cx="5896027" cy="5405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aw_dataSummary.pdf"/>
                    <pic:cNvPicPr/>
                  </pic:nvPicPr>
                  <pic:blipFill rotWithShape="1">
                    <a:blip r:embed="rId16">
                      <a:extLst>
                        <a:ext uri="{28A0092B-C50C-407E-A947-70E740481C1C}">
                          <a14:useLocalDpi xmlns:a14="http://schemas.microsoft.com/office/drawing/2010/main" val="0"/>
                        </a:ext>
                      </a:extLst>
                    </a:blip>
                    <a:srcRect l="8195" r="7525"/>
                    <a:stretch/>
                  </pic:blipFill>
                  <pic:spPr bwMode="auto">
                    <a:xfrm>
                      <a:off x="0" y="0"/>
                      <a:ext cx="5922100" cy="5429904"/>
                    </a:xfrm>
                    <a:prstGeom prst="rect">
                      <a:avLst/>
                    </a:prstGeom>
                    <a:ln>
                      <a:noFill/>
                    </a:ln>
                    <a:extLst>
                      <a:ext uri="{53640926-AAD7-44D8-BBD7-CCE9431645EC}">
                        <a14:shadowObscured xmlns:a14="http://schemas.microsoft.com/office/drawing/2010/main"/>
                      </a:ext>
                    </a:extLst>
                  </pic:spPr>
                </pic:pic>
              </a:graphicData>
            </a:graphic>
          </wp:inline>
        </w:drawing>
      </w:r>
    </w:p>
    <w:p w14:paraId="03E14736" w14:textId="77777777" w:rsidR="00E24BAC" w:rsidRPr="00AB0830" w:rsidRDefault="00E24BAC" w:rsidP="00E24BAC">
      <w:pPr>
        <w:rPr>
          <w:rFonts w:ascii="Times New Roman" w:eastAsia="Times New Roman" w:hAnsi="Times New Roman" w:cs="Times New Roman"/>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w:t>
      </w:r>
      <w:r w:rsidRPr="002B7CCC">
        <w:t xml:space="preserve">replicates. Conditions that are listed multiple times represent independent replicates of those conditions. </w:t>
      </w:r>
      <w:r>
        <w:t xml:space="preserve">We subsequently performed whole-transcriptome </w:t>
      </w:r>
      <w:r w:rsidRPr="006B4E75">
        <w:t xml:space="preserve">RNA-Seq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t xml:space="preserve"> (No proteomics was performed for the low-magnesium experiment.)</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mM) and Mg</w:t>
      </w:r>
      <w:r w:rsidRPr="002A3F7C">
        <w:rPr>
          <w:vertAlign w:val="superscript"/>
        </w:rPr>
        <w:t>2+</w:t>
      </w:r>
      <w:r>
        <w:t xml:space="preserve"> (0.8 mM) throughout (indicated by [*] in the sodium and magnesium experiments).</w:t>
      </w:r>
      <w:r w:rsidRPr="006B4E75">
        <w:t xml:space="preserve"> </w:t>
      </w:r>
    </w:p>
    <w:p w14:paraId="74758D66" w14:textId="77777777" w:rsidR="00E24BAC" w:rsidRDefault="00E24BAC" w:rsidP="00E24BAC">
      <w:pPr>
        <w:rPr>
          <w:bCs/>
          <w:color w:val="000000" w:themeColor="text1"/>
          <w:sz w:val="20"/>
        </w:rPr>
      </w:pPr>
      <w:r>
        <w:rPr>
          <w:b/>
          <w:color w:val="000000" w:themeColor="text1"/>
          <w:sz w:val="20"/>
        </w:rPr>
        <w:br w:type="page"/>
      </w:r>
    </w:p>
    <w:p w14:paraId="5CBE7764" w14:textId="77777777" w:rsidR="00E24BAC" w:rsidRPr="00512D4D" w:rsidRDefault="00E24BAC" w:rsidP="00E24BAC">
      <w:pPr>
        <w:pStyle w:val="Caption"/>
        <w:jc w:val="center"/>
        <w:rPr>
          <w:b w:val="0"/>
          <w:color w:val="000000" w:themeColor="text1"/>
          <w:sz w:val="24"/>
          <w:szCs w:val="24"/>
          <w:vertAlign w:val="superscript"/>
        </w:rPr>
      </w:pPr>
      <w:r>
        <w:rPr>
          <w:b w:val="0"/>
          <w:noProof/>
          <w:color w:val="000000" w:themeColor="text1"/>
          <w:sz w:val="24"/>
          <w:szCs w:val="24"/>
          <w:vertAlign w:val="superscript"/>
        </w:rPr>
        <w:drawing>
          <wp:inline distT="0" distB="0" distL="0" distR="0" wp14:anchorId="40273D3A" wp14:editId="3C64B017">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7">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11F7228E" w14:textId="77777777" w:rsidR="00E24BAC" w:rsidRPr="00512D4D" w:rsidRDefault="00E24BAC" w:rsidP="00E24BAC">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glucose, 5 mM Na</w:t>
      </w:r>
      <w:r w:rsidRPr="00512D4D">
        <w:rPr>
          <w:vertAlign w:val="superscript"/>
        </w:rPr>
        <w:t>+</w:t>
      </w:r>
      <w:r>
        <w:t>, 0.8 mM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0F5524A" w14:textId="77777777" w:rsidR="00E24BAC" w:rsidRPr="006C38FA" w:rsidRDefault="00E24BAC" w:rsidP="00E24BAC"/>
    <w:p w14:paraId="6E62BD44" w14:textId="77777777" w:rsidR="00E24BAC" w:rsidRDefault="00E24BAC" w:rsidP="00E24BAC"/>
    <w:p w14:paraId="5D03D87B" w14:textId="77777777" w:rsidR="00E24BAC" w:rsidRPr="006B4E75" w:rsidRDefault="00E24BAC" w:rsidP="00E24BAC">
      <w:pPr>
        <w:pStyle w:val="Caption"/>
        <w:jc w:val="center"/>
        <w:rPr>
          <w:b w:val="0"/>
          <w:color w:val="000000" w:themeColor="text1"/>
          <w:sz w:val="20"/>
          <w:szCs w:val="24"/>
        </w:rPr>
      </w:pPr>
      <w:r>
        <w:rPr>
          <w:b w:val="0"/>
          <w:noProof/>
          <w:color w:val="000000" w:themeColor="text1"/>
          <w:sz w:val="20"/>
          <w:szCs w:val="24"/>
        </w:rPr>
        <w:drawing>
          <wp:inline distT="0" distB="0" distL="0" distR="0" wp14:anchorId="7DC429E9" wp14:editId="6988BB64">
            <wp:extent cx="5943600" cy="40532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mRNAHeatmap.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7794CD68" w14:textId="77777777" w:rsidR="00E24BAC" w:rsidRPr="006B4E75" w:rsidRDefault="00E24BAC" w:rsidP="00E24BAC">
      <w:pPr>
        <w:rPr>
          <w:b/>
        </w:rPr>
      </w:pPr>
      <w:r>
        <w:rPr>
          <w:b/>
        </w:rPr>
        <w:br/>
      </w:r>
      <w:r w:rsidRPr="004729F3">
        <w:rPr>
          <w:b/>
        </w:rPr>
        <w:t xml:space="preserve">Figure 3: Clustering of mRNA abundances. </w:t>
      </w:r>
      <w:r w:rsidRPr="006B4E75">
        <w:t xml:space="preserve">The </w:t>
      </w:r>
      <w:r>
        <w:t>heatmap shows 4196 mRNA abundances for each of 152</w:t>
      </w:r>
      <w:r w:rsidRPr="006B4E75">
        <w:t xml:space="preserve"> samples</w:t>
      </w:r>
      <w:r>
        <w:t>, clustered both by similarity across genes and by similarity across samples</w:t>
      </w:r>
      <w:r w:rsidRPr="006B4E75">
        <w:t xml:space="preserve">. </w:t>
      </w:r>
      <w:r>
        <w:t>The growth conditions for each sample are indicated by the color coding along the top of the heatmap; the color coding is defined in the legend at the bottom.</w:t>
      </w:r>
      <w:r w:rsidRPr="006B4E75">
        <w:t xml:space="preserve"> </w:t>
      </w:r>
    </w:p>
    <w:p w14:paraId="2299101C" w14:textId="77777777" w:rsidR="00E24BAC" w:rsidRDefault="00E24BAC" w:rsidP="00E24BAC">
      <w:r>
        <w:br w:type="page"/>
      </w:r>
    </w:p>
    <w:p w14:paraId="650BC96D" w14:textId="77777777" w:rsidR="00E24BAC" w:rsidRDefault="00E24BAC" w:rsidP="00E24BAC">
      <w:pPr>
        <w:keepNext/>
        <w:jc w:val="center"/>
      </w:pPr>
      <w:r>
        <w:rPr>
          <w:noProof/>
        </w:rPr>
        <w:drawing>
          <wp:inline distT="0" distB="0" distL="0" distR="0" wp14:anchorId="3D89CCF6" wp14:editId="6A88C6D7">
            <wp:extent cx="5943600" cy="40532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proteinHeatmap.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103B50D6" w14:textId="77777777" w:rsidR="00E24BAC" w:rsidRDefault="00E24BAC" w:rsidP="00E24BAC">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t>The heatmap shows 4196</w:t>
      </w:r>
      <w:r w:rsidRPr="00517CC7">
        <w:t xml:space="preserve"> </w:t>
      </w:r>
      <w:r>
        <w:t>protein</w:t>
      </w:r>
      <w:r w:rsidRPr="00517CC7">
        <w:t xml:space="preserve"> abundances for each of </w:t>
      </w:r>
      <w:r>
        <w:t>105</w:t>
      </w:r>
      <w:r w:rsidRPr="00517CC7">
        <w:t xml:space="preserve"> samples, clustered both by similarity across genes and by similarity across samples. The growth conditions for each sample are indicated by the color coding along the top of the heatmap; the color coding is defined in the legend at the bottom.</w:t>
      </w:r>
      <w:r>
        <w:br w:type="page"/>
      </w:r>
    </w:p>
    <w:p w14:paraId="4E98ED58" w14:textId="77777777" w:rsidR="00E24BAC" w:rsidRDefault="00E24BAC" w:rsidP="00E24BAC">
      <w:pPr>
        <w:pStyle w:val="Caption"/>
        <w:jc w:val="center"/>
      </w:pPr>
      <w:r>
        <w:rPr>
          <w:noProof/>
        </w:rPr>
        <w:drawing>
          <wp:inline distT="0" distB="0" distL="0" distR="0" wp14:anchorId="1C411F44" wp14:editId="09594288">
            <wp:extent cx="5943600" cy="40538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difExpressedGenesBatch.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053840"/>
                    </a:xfrm>
                    <a:prstGeom prst="rect">
                      <a:avLst/>
                    </a:prstGeom>
                  </pic:spPr>
                </pic:pic>
              </a:graphicData>
            </a:graphic>
          </wp:inline>
        </w:drawing>
      </w:r>
    </w:p>
    <w:p w14:paraId="5BD62D5F" w14:textId="77777777" w:rsidR="00E24BAC" w:rsidRPr="006B4E75" w:rsidRDefault="00E24BAC" w:rsidP="00E24BAC">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 Carbon sources are abbreviated as follows: “Gly”: glycerol, “Glc”:  gluconate, “Lac”: lactate.</w:t>
      </w:r>
    </w:p>
    <w:p w14:paraId="42977EA3" w14:textId="77777777" w:rsidR="00E24BAC" w:rsidRDefault="00E24BAC" w:rsidP="00E24BAC">
      <w:pPr>
        <w:keepNext/>
        <w:rPr>
          <w:noProof/>
        </w:rPr>
      </w:pPr>
      <w:r>
        <w:rPr>
          <w:noProof/>
        </w:rPr>
        <w:br w:type="page"/>
      </w:r>
    </w:p>
    <w:p w14:paraId="48E206FC" w14:textId="77777777" w:rsidR="00E24BAC" w:rsidRDefault="00E24BAC" w:rsidP="00E24BAC">
      <w:pPr>
        <w:keepNext/>
        <w:jc w:val="center"/>
      </w:pPr>
      <w:r>
        <w:rPr>
          <w:noProof/>
        </w:rPr>
        <w:drawing>
          <wp:inline distT="0" distB="0" distL="0" distR="0" wp14:anchorId="405A122E" wp14:editId="5A784015">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_venn_batch.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232CE3C" w14:textId="77777777" w:rsidR="00E24BAC" w:rsidRDefault="00E24BAC" w:rsidP="00E24BAC">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121EA1BA" w14:textId="77777777" w:rsidR="00E24BAC" w:rsidRDefault="00E24BAC" w:rsidP="00E24BAC">
      <w:pPr>
        <w:pStyle w:val="Caption"/>
        <w:rPr>
          <w:b w:val="0"/>
          <w:color w:val="000000" w:themeColor="text1"/>
          <w:sz w:val="20"/>
          <w:szCs w:val="24"/>
        </w:rPr>
      </w:pPr>
    </w:p>
    <w:p w14:paraId="3C2F0C73" w14:textId="77777777" w:rsidR="00E24BAC" w:rsidRDefault="00E24BAC" w:rsidP="00E24BAC">
      <w:pPr>
        <w:keepNext/>
        <w:jc w:val="center"/>
        <w:rPr>
          <w:b/>
          <w:bCs/>
          <w:color w:val="000000" w:themeColor="text1"/>
          <w:sz w:val="20"/>
          <w:highlight w:val="yellow"/>
        </w:rPr>
      </w:pPr>
      <w:r>
        <w:rPr>
          <w:b/>
          <w:bCs/>
          <w:noProof/>
          <w:color w:val="000000" w:themeColor="text1"/>
          <w:sz w:val="20"/>
        </w:rPr>
        <w:drawing>
          <wp:inline distT="0" distB="0" distL="0" distR="0" wp14:anchorId="523F4982" wp14:editId="60F3DEEF">
            <wp:extent cx="4663440" cy="7206907"/>
            <wp:effectExtent l="0" t="0" r="1016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7_differentiallyExpressedPathways_kegg.png"/>
                    <pic:cNvPicPr/>
                  </pic:nvPicPr>
                  <pic:blipFill>
                    <a:blip r:embed="rId22">
                      <a:extLst>
                        <a:ext uri="{28A0092B-C50C-407E-A947-70E740481C1C}">
                          <a14:useLocalDpi xmlns:a14="http://schemas.microsoft.com/office/drawing/2010/main" val="0"/>
                        </a:ext>
                      </a:extLst>
                    </a:blip>
                    <a:stretch>
                      <a:fillRect/>
                    </a:stretch>
                  </pic:blipFill>
                  <pic:spPr>
                    <a:xfrm>
                      <a:off x="0" y="0"/>
                      <a:ext cx="4663440" cy="7206907"/>
                    </a:xfrm>
                    <a:prstGeom prst="rect">
                      <a:avLst/>
                    </a:prstGeom>
                  </pic:spPr>
                </pic:pic>
              </a:graphicData>
            </a:graphic>
          </wp:inline>
        </w:drawing>
      </w:r>
    </w:p>
    <w:p w14:paraId="73FD743C" w14:textId="77777777" w:rsidR="00E24BAC" w:rsidRDefault="00E24BAC" w:rsidP="00E24BAC">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and three arrows correspond to </w:t>
      </w:r>
      <w:r w:rsidRPr="000D4DE8">
        <w:t>95%</w:t>
      </w:r>
      <w:r>
        <w:t xml:space="preserve"> or more genes being up-regulated. Similarly, down arrows indicate the proportion of down-regulated genes.</w:t>
      </w:r>
      <w:r w:rsidRPr="000D4DE8">
        <w:t xml:space="preserve"> (A) Exponential phase. (B) Stationary phase. </w:t>
      </w:r>
    </w:p>
    <w:p w14:paraId="5D61278B" w14:textId="77777777" w:rsidR="00E24BAC" w:rsidRDefault="00E24BAC" w:rsidP="00E24BAC">
      <w:r>
        <w:br w:type="page"/>
      </w:r>
    </w:p>
    <w:p w14:paraId="7336E22D" w14:textId="77777777" w:rsidR="00E24BAC" w:rsidRPr="000D4DE8" w:rsidRDefault="00E24BAC" w:rsidP="00E24BAC">
      <w:pPr>
        <w:rPr>
          <w:sz w:val="36"/>
        </w:rPr>
      </w:pPr>
    </w:p>
    <w:p w14:paraId="1B8FBAA8" w14:textId="77777777" w:rsidR="00E24BAC" w:rsidRPr="002955B5" w:rsidRDefault="00E24BAC" w:rsidP="00E24BAC">
      <w:r>
        <w:rPr>
          <w:noProof/>
        </w:rPr>
        <w:drawing>
          <wp:inline distT="0" distB="0" distL="0" distR="0" wp14:anchorId="06BC6772" wp14:editId="04D9341E">
            <wp:extent cx="5943600" cy="49898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_combined.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989830"/>
                    </a:xfrm>
                    <a:prstGeom prst="rect">
                      <a:avLst/>
                    </a:prstGeom>
                  </pic:spPr>
                </pic:pic>
              </a:graphicData>
            </a:graphic>
          </wp:inline>
        </w:drawing>
      </w:r>
    </w:p>
    <w:p w14:paraId="73F87E7E" w14:textId="77777777" w:rsidR="00E24BAC" w:rsidRDefault="00E24BAC" w:rsidP="00E24BAC">
      <w:pPr>
        <w:keepNext/>
        <w:rPr>
          <w:bCs/>
          <w:color w:val="000000" w:themeColor="text1"/>
          <w:sz w:val="20"/>
        </w:rPr>
      </w:pPr>
    </w:p>
    <w:p w14:paraId="1F19A235" w14:textId="77777777" w:rsidR="00E24BAC" w:rsidRPr="00A726F0" w:rsidRDefault="00E24BAC" w:rsidP="00E24BAC">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mRNAs under h</w:t>
      </w:r>
      <w:r w:rsidRPr="00A726F0">
        <w:t>igh Mg</w:t>
      </w:r>
      <w:r w:rsidRPr="00A726F0">
        <w:rPr>
          <w:vertAlign w:val="superscript"/>
        </w:rPr>
        <w:t>2+</w:t>
      </w:r>
      <w:r w:rsidRPr="00A726F0">
        <w:t xml:space="preserve"> levels in exponential phase</w:t>
      </w:r>
      <w:r>
        <w:t xml:space="preserve"> </w:t>
      </w:r>
      <w:r w:rsidRPr="002B7CCC">
        <w:t>against the control of samples at base Mg</w:t>
      </w:r>
      <w:r w:rsidRPr="002B7CCC">
        <w:rPr>
          <w:vertAlign w:val="superscript"/>
        </w:rPr>
        <w:t>2+</w:t>
      </w:r>
      <w:r w:rsidRPr="002B7CCC">
        <w:t xml:space="preserve"> level in exponential phase</w:t>
      </w:r>
      <w:r>
        <w:t>. (B) Differentially expressed proteins under</w:t>
      </w:r>
      <w:r w:rsidRPr="00A726F0">
        <w:t xml:space="preserve"> </w:t>
      </w:r>
      <w:r>
        <w:t>l</w:t>
      </w:r>
      <w:r w:rsidRPr="00A726F0">
        <w:t>actate as carbon source in exponential phase</w:t>
      </w:r>
      <w:r>
        <w:t xml:space="preserve"> </w:t>
      </w:r>
      <w:r w:rsidRPr="002B7CCC">
        <w:t>against the control of samples with glucose as carbon source in exponential phase</w:t>
      </w:r>
      <w:r>
        <w:t>. Significant changes for all conditions are shown in Supplementary Figures 2–33.</w:t>
      </w:r>
    </w:p>
    <w:p w14:paraId="35709D9A" w14:textId="77777777" w:rsidR="00E24BAC" w:rsidRPr="00A726F0" w:rsidRDefault="00E24BAC" w:rsidP="00E24BAC">
      <w:pPr>
        <w:keepNext/>
        <w:rPr>
          <w:bCs/>
          <w:color w:val="000000" w:themeColor="text1"/>
          <w:sz w:val="20"/>
        </w:rPr>
      </w:pPr>
    </w:p>
    <w:p w14:paraId="3C5AE853" w14:textId="77777777" w:rsidR="00E24BAC" w:rsidRDefault="00E24BAC" w:rsidP="00E24BAC">
      <w:pPr>
        <w:keepNext/>
        <w:rPr>
          <w:b/>
          <w:bCs/>
          <w:color w:val="000000" w:themeColor="text1"/>
          <w:sz w:val="20"/>
        </w:rPr>
      </w:pPr>
    </w:p>
    <w:p w14:paraId="068F87A8" w14:textId="77777777" w:rsidR="00E24BAC" w:rsidRDefault="00E24BAC" w:rsidP="00E24BAC">
      <w:r>
        <w:br w:type="page"/>
      </w:r>
    </w:p>
    <w:p w14:paraId="4B53E0CB" w14:textId="77777777" w:rsidR="00E24BAC" w:rsidRDefault="00E24BAC" w:rsidP="00E24BAC">
      <w:r>
        <w:rPr>
          <w:noProof/>
        </w:rPr>
        <w:drawing>
          <wp:inline distT="0" distB="0" distL="0" distR="0" wp14:anchorId="1BB1231D" wp14:editId="759CDC8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6BE39E64" w14:textId="77777777" w:rsidR="00E24BAC" w:rsidRDefault="00E24BAC" w:rsidP="00E24BAC">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34). Here, these flux ratios are shown as a function of the corresponding doubling times. The specific fluxes considered and their shorthand labels as used here are defined in Ref. 35. There was no significant association between any of the flux ratios and doubling time after correction for multiple testing (Supplementary Table 14).</w:t>
      </w:r>
    </w:p>
    <w:p w14:paraId="16404995" w14:textId="77777777" w:rsidR="00E24BAC" w:rsidRDefault="00E24BAC" w:rsidP="00E24BAC">
      <w:pPr>
        <w:keepNext/>
      </w:pPr>
    </w:p>
    <w:p w14:paraId="3B53984B" w14:textId="77777777" w:rsidR="00E24BAC" w:rsidRDefault="00E24BAC" w:rsidP="00E24BAC">
      <w:pPr>
        <w:rPr>
          <w:rFonts w:eastAsiaTheme="majorEastAsia" w:cstheme="majorBidi"/>
          <w:b/>
          <w:bCs/>
          <w:color w:val="345A8A" w:themeColor="accent1" w:themeShade="B5"/>
          <w:sz w:val="32"/>
          <w:szCs w:val="32"/>
        </w:rPr>
      </w:pPr>
      <w:r>
        <w:br w:type="page"/>
      </w:r>
    </w:p>
    <w:p w14:paraId="110653CF" w14:textId="77777777" w:rsidR="00E24BAC" w:rsidRDefault="00E24BAC" w:rsidP="00E24BAC">
      <w:pPr>
        <w:pStyle w:val="Heading2"/>
      </w:pPr>
      <w:r>
        <w:t>Tables</w:t>
      </w:r>
    </w:p>
    <w:p w14:paraId="3AC9E884" w14:textId="77777777" w:rsidR="00E24BAC" w:rsidRPr="00E273EC" w:rsidRDefault="00E24BAC" w:rsidP="00E24BAC"/>
    <w:p w14:paraId="6EE9F242" w14:textId="77777777" w:rsidR="00E24BAC" w:rsidRPr="00BF7A2D" w:rsidRDefault="00E24BAC" w:rsidP="00E24BAC">
      <w:r w:rsidRPr="0046017C">
        <w:rPr>
          <w:b/>
        </w:rPr>
        <w:t>Table 1: Clustering of mRNA and protein abundances by different growth conditions.</w:t>
      </w:r>
      <w:r>
        <w:t xml:space="preserve"> The </w:t>
      </w:r>
      <w:r w:rsidRPr="00BF7A2D">
        <w:rPr>
          <w:i/>
        </w:rPr>
        <w:t>z</w:t>
      </w:r>
      <w:r>
        <w:t xml:space="preserve"> scores represent mean cophenetic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 xml:space="preserve">|&gt;2) is indicated with a </w:t>
      </w:r>
      <w:r w:rsidRPr="00BB2990">
        <w:t xml:space="preserve">*. The </w:t>
      </w:r>
      <w:r w:rsidRPr="00BB2990">
        <w:rPr>
          <w:i/>
        </w:rPr>
        <w:t>z</w:t>
      </w:r>
      <w:r w:rsidRPr="00BB2990">
        <w:t>-scores of individual batches are pro</w:t>
      </w:r>
      <w:r>
        <w:t>vided in Supplementary Tables S6</w:t>
      </w:r>
      <w:r w:rsidRPr="00BB2990">
        <w:t xml:space="preserve"> and</w:t>
      </w:r>
      <w:r>
        <w:t xml:space="preserve"> S7</w:t>
      </w:r>
      <w:r w:rsidRPr="00BB2990">
        <w:t>.</w:t>
      </w:r>
    </w:p>
    <w:tbl>
      <w:tblPr>
        <w:tblW w:w="8515" w:type="dxa"/>
        <w:jc w:val="center"/>
        <w:tblLayout w:type="fixed"/>
        <w:tblLook w:val="04A0" w:firstRow="1" w:lastRow="0" w:firstColumn="1" w:lastColumn="0" w:noHBand="0" w:noVBand="1"/>
      </w:tblPr>
      <w:tblGrid>
        <w:gridCol w:w="1758"/>
        <w:gridCol w:w="1816"/>
        <w:gridCol w:w="336"/>
        <w:gridCol w:w="1595"/>
        <w:gridCol w:w="76"/>
        <w:gridCol w:w="985"/>
        <w:gridCol w:w="248"/>
        <w:gridCol w:w="41"/>
        <w:gridCol w:w="13"/>
        <w:gridCol w:w="1647"/>
      </w:tblGrid>
      <w:tr w:rsidR="00E24BAC" w:rsidRPr="005D58E8" w14:paraId="2FA1B9FB"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1FFFB3CE"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E24BAC" w:rsidRPr="005D58E8" w14:paraId="3711EF76"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6A68AB59"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4C82550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3F04529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hideMark/>
          </w:tcPr>
          <w:p w14:paraId="23E075E5"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hideMark/>
          </w:tcPr>
          <w:p w14:paraId="75179746"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48" w:type="dxa"/>
            <w:tcBorders>
              <w:top w:val="nil"/>
              <w:left w:val="nil"/>
              <w:bottom w:val="single" w:sz="4" w:space="0" w:color="auto"/>
              <w:right w:val="nil"/>
            </w:tcBorders>
            <w:shd w:val="clear" w:color="auto" w:fill="auto"/>
            <w:noWrap/>
            <w:hideMark/>
          </w:tcPr>
          <w:p w14:paraId="25134467"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01" w:type="dxa"/>
            <w:gridSpan w:val="3"/>
            <w:tcBorders>
              <w:top w:val="nil"/>
              <w:left w:val="nil"/>
              <w:bottom w:val="single" w:sz="4" w:space="0" w:color="auto"/>
              <w:right w:val="nil"/>
            </w:tcBorders>
            <w:shd w:val="clear" w:color="auto" w:fill="auto"/>
            <w:noWrap/>
            <w:hideMark/>
          </w:tcPr>
          <w:p w14:paraId="6F33F38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289E17D8"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461C59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48B2038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0.98</w:t>
            </w:r>
          </w:p>
        </w:tc>
        <w:tc>
          <w:tcPr>
            <w:tcW w:w="336" w:type="dxa"/>
            <w:vMerge w:val="restart"/>
            <w:tcBorders>
              <w:top w:val="nil"/>
              <w:left w:val="nil"/>
              <w:bottom w:val="nil"/>
              <w:right w:val="nil"/>
            </w:tcBorders>
            <w:shd w:val="clear" w:color="000000" w:fill="D9D9D9"/>
            <w:noWrap/>
            <w:hideMark/>
          </w:tcPr>
          <w:p w14:paraId="703E419C"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1F67E94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hideMark/>
          </w:tcPr>
          <w:p w14:paraId="706CCF9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5.49</w:t>
            </w:r>
          </w:p>
        </w:tc>
        <w:tc>
          <w:tcPr>
            <w:tcW w:w="248" w:type="dxa"/>
            <w:tcBorders>
              <w:top w:val="nil"/>
              <w:left w:val="nil"/>
              <w:bottom w:val="nil"/>
              <w:right w:val="nil"/>
            </w:tcBorders>
            <w:shd w:val="clear" w:color="000000" w:fill="D9D9D9"/>
            <w:noWrap/>
            <w:hideMark/>
          </w:tcPr>
          <w:p w14:paraId="196581D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6632095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E24BAC" w:rsidRPr="005D58E8" w14:paraId="06AC378E" w14:textId="77777777" w:rsidTr="00FC6095">
        <w:trPr>
          <w:trHeight w:val="300"/>
          <w:jc w:val="center"/>
        </w:trPr>
        <w:tc>
          <w:tcPr>
            <w:tcW w:w="1758" w:type="dxa"/>
            <w:vMerge/>
            <w:tcBorders>
              <w:top w:val="nil"/>
              <w:left w:val="nil"/>
              <w:bottom w:val="nil"/>
              <w:right w:val="nil"/>
            </w:tcBorders>
            <w:hideMark/>
          </w:tcPr>
          <w:p w14:paraId="540571E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EF090C"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03B0DA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348819C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hideMark/>
          </w:tcPr>
          <w:p w14:paraId="6452047E"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94</w:t>
            </w:r>
          </w:p>
        </w:tc>
        <w:tc>
          <w:tcPr>
            <w:tcW w:w="248" w:type="dxa"/>
            <w:tcBorders>
              <w:top w:val="nil"/>
              <w:left w:val="nil"/>
              <w:bottom w:val="nil"/>
              <w:right w:val="nil"/>
            </w:tcBorders>
            <w:shd w:val="clear" w:color="000000" w:fill="D9D9D9"/>
            <w:noWrap/>
            <w:hideMark/>
          </w:tcPr>
          <w:p w14:paraId="398332C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793F264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3</w:t>
            </w:r>
          </w:p>
        </w:tc>
      </w:tr>
      <w:tr w:rsidR="00E24BAC" w:rsidRPr="005D58E8" w14:paraId="2B8BB1E0" w14:textId="77777777" w:rsidTr="00FC6095">
        <w:trPr>
          <w:trHeight w:val="300"/>
          <w:jc w:val="center"/>
        </w:trPr>
        <w:tc>
          <w:tcPr>
            <w:tcW w:w="1758" w:type="dxa"/>
            <w:vMerge/>
            <w:tcBorders>
              <w:top w:val="nil"/>
              <w:left w:val="nil"/>
              <w:bottom w:val="nil"/>
              <w:right w:val="nil"/>
            </w:tcBorders>
            <w:hideMark/>
          </w:tcPr>
          <w:p w14:paraId="17DBFA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D1C8E3D"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B89B94F"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D97155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hideMark/>
          </w:tcPr>
          <w:p w14:paraId="581A9E5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9</w:t>
            </w:r>
          </w:p>
        </w:tc>
        <w:tc>
          <w:tcPr>
            <w:tcW w:w="248" w:type="dxa"/>
            <w:tcBorders>
              <w:top w:val="nil"/>
              <w:left w:val="nil"/>
              <w:bottom w:val="nil"/>
              <w:right w:val="nil"/>
            </w:tcBorders>
            <w:shd w:val="clear" w:color="000000" w:fill="D9D9D9"/>
            <w:noWrap/>
            <w:hideMark/>
          </w:tcPr>
          <w:p w14:paraId="103A6E6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2CAAB26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0</w:t>
            </w:r>
          </w:p>
        </w:tc>
      </w:tr>
      <w:tr w:rsidR="00E24BAC" w:rsidRPr="005D58E8" w14:paraId="38CB0E9C"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2933B3A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3F7F8F8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21</w:t>
            </w:r>
          </w:p>
        </w:tc>
        <w:tc>
          <w:tcPr>
            <w:tcW w:w="336" w:type="dxa"/>
            <w:vMerge w:val="restart"/>
            <w:tcBorders>
              <w:top w:val="nil"/>
              <w:left w:val="nil"/>
              <w:bottom w:val="nil"/>
              <w:right w:val="nil"/>
            </w:tcBorders>
            <w:shd w:val="clear" w:color="auto" w:fill="auto"/>
            <w:noWrap/>
            <w:hideMark/>
          </w:tcPr>
          <w:p w14:paraId="1BB28FB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C40B04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hideMark/>
          </w:tcPr>
          <w:p w14:paraId="48B8831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9</w:t>
            </w:r>
          </w:p>
        </w:tc>
        <w:tc>
          <w:tcPr>
            <w:tcW w:w="248" w:type="dxa"/>
            <w:tcBorders>
              <w:top w:val="nil"/>
              <w:left w:val="nil"/>
              <w:bottom w:val="nil"/>
              <w:right w:val="nil"/>
            </w:tcBorders>
            <w:shd w:val="clear" w:color="auto" w:fill="auto"/>
            <w:noWrap/>
            <w:hideMark/>
          </w:tcPr>
          <w:p w14:paraId="6989F2A1"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C2DEC3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E24BAC" w:rsidRPr="005D58E8" w14:paraId="7131A66C" w14:textId="77777777" w:rsidTr="00FC6095">
        <w:trPr>
          <w:trHeight w:val="300"/>
          <w:jc w:val="center"/>
        </w:trPr>
        <w:tc>
          <w:tcPr>
            <w:tcW w:w="1758" w:type="dxa"/>
            <w:vMerge/>
            <w:tcBorders>
              <w:top w:val="nil"/>
              <w:left w:val="nil"/>
              <w:bottom w:val="nil"/>
              <w:right w:val="nil"/>
            </w:tcBorders>
            <w:hideMark/>
          </w:tcPr>
          <w:p w14:paraId="60FC456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900166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36842E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1DBC82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hideMark/>
          </w:tcPr>
          <w:p w14:paraId="179A3C0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8</w:t>
            </w:r>
          </w:p>
        </w:tc>
        <w:tc>
          <w:tcPr>
            <w:tcW w:w="248" w:type="dxa"/>
            <w:tcBorders>
              <w:top w:val="nil"/>
              <w:left w:val="nil"/>
              <w:bottom w:val="nil"/>
              <w:right w:val="nil"/>
            </w:tcBorders>
            <w:shd w:val="clear" w:color="auto" w:fill="auto"/>
            <w:noWrap/>
            <w:hideMark/>
          </w:tcPr>
          <w:p w14:paraId="12FE0435"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5F41E0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E24BAC" w:rsidRPr="005D58E8" w14:paraId="263C25BE" w14:textId="77777777" w:rsidTr="00FC6095">
        <w:trPr>
          <w:trHeight w:val="300"/>
          <w:jc w:val="center"/>
        </w:trPr>
        <w:tc>
          <w:tcPr>
            <w:tcW w:w="1758" w:type="dxa"/>
            <w:vMerge/>
            <w:tcBorders>
              <w:top w:val="nil"/>
              <w:left w:val="nil"/>
              <w:bottom w:val="nil"/>
              <w:right w:val="nil"/>
            </w:tcBorders>
            <w:hideMark/>
          </w:tcPr>
          <w:p w14:paraId="18CA64F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78F0DA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60B7791"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0F6BC7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hideMark/>
          </w:tcPr>
          <w:p w14:paraId="44A9AD7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48" w:type="dxa"/>
            <w:tcBorders>
              <w:top w:val="nil"/>
              <w:left w:val="nil"/>
              <w:bottom w:val="nil"/>
              <w:right w:val="nil"/>
            </w:tcBorders>
            <w:shd w:val="clear" w:color="auto" w:fill="auto"/>
            <w:noWrap/>
            <w:hideMark/>
          </w:tcPr>
          <w:p w14:paraId="3C70DF49"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132D5A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6832647" w14:textId="77777777" w:rsidTr="00FC6095">
        <w:trPr>
          <w:trHeight w:val="300"/>
          <w:jc w:val="center"/>
        </w:trPr>
        <w:tc>
          <w:tcPr>
            <w:tcW w:w="1758" w:type="dxa"/>
            <w:vMerge/>
            <w:tcBorders>
              <w:top w:val="nil"/>
              <w:left w:val="nil"/>
              <w:bottom w:val="nil"/>
              <w:right w:val="nil"/>
            </w:tcBorders>
            <w:hideMark/>
          </w:tcPr>
          <w:p w14:paraId="6C809FF8"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D85E4E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4AB5CD7"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D1585A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hideMark/>
          </w:tcPr>
          <w:p w14:paraId="2DB591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6</w:t>
            </w:r>
          </w:p>
        </w:tc>
        <w:tc>
          <w:tcPr>
            <w:tcW w:w="248" w:type="dxa"/>
            <w:tcBorders>
              <w:top w:val="nil"/>
              <w:left w:val="nil"/>
              <w:bottom w:val="nil"/>
              <w:right w:val="nil"/>
            </w:tcBorders>
            <w:shd w:val="clear" w:color="auto" w:fill="auto"/>
            <w:noWrap/>
            <w:hideMark/>
          </w:tcPr>
          <w:p w14:paraId="2992B49F"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7C28063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2DE4E75"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106031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55A048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21</w:t>
            </w:r>
          </w:p>
        </w:tc>
        <w:tc>
          <w:tcPr>
            <w:tcW w:w="336" w:type="dxa"/>
            <w:vMerge w:val="restart"/>
            <w:tcBorders>
              <w:top w:val="nil"/>
              <w:left w:val="nil"/>
              <w:bottom w:val="nil"/>
              <w:right w:val="nil"/>
            </w:tcBorders>
            <w:shd w:val="clear" w:color="000000" w:fill="D9D9D9"/>
            <w:noWrap/>
            <w:hideMark/>
          </w:tcPr>
          <w:p w14:paraId="796C971D" w14:textId="77777777" w:rsidR="00E24BAC" w:rsidRPr="005D58E8" w:rsidRDefault="00E24BAC" w:rsidP="00FC6095">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55EE3F3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FFB778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38</w:t>
            </w:r>
          </w:p>
        </w:tc>
        <w:tc>
          <w:tcPr>
            <w:tcW w:w="248" w:type="dxa"/>
            <w:tcBorders>
              <w:top w:val="nil"/>
              <w:left w:val="nil"/>
              <w:bottom w:val="nil"/>
              <w:right w:val="nil"/>
            </w:tcBorders>
            <w:shd w:val="clear" w:color="000000" w:fill="D9D9D9"/>
            <w:noWrap/>
            <w:hideMark/>
          </w:tcPr>
          <w:p w14:paraId="5D25FE8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15A2D55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E24BAC" w:rsidRPr="005D58E8" w14:paraId="688005EC" w14:textId="77777777" w:rsidTr="00FC6095">
        <w:trPr>
          <w:trHeight w:val="300"/>
          <w:jc w:val="center"/>
        </w:trPr>
        <w:tc>
          <w:tcPr>
            <w:tcW w:w="1758" w:type="dxa"/>
            <w:vMerge/>
            <w:tcBorders>
              <w:top w:val="nil"/>
              <w:left w:val="nil"/>
              <w:bottom w:val="nil"/>
              <w:right w:val="nil"/>
            </w:tcBorders>
            <w:hideMark/>
          </w:tcPr>
          <w:p w14:paraId="4574A3AA"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6B77D56"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182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3BB1D5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1C6204B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21</w:t>
            </w:r>
          </w:p>
        </w:tc>
        <w:tc>
          <w:tcPr>
            <w:tcW w:w="302" w:type="dxa"/>
            <w:gridSpan w:val="3"/>
            <w:tcBorders>
              <w:top w:val="nil"/>
              <w:left w:val="nil"/>
              <w:bottom w:val="nil"/>
              <w:right w:val="nil"/>
            </w:tcBorders>
            <w:shd w:val="clear" w:color="000000" w:fill="D9D9D9"/>
            <w:noWrap/>
            <w:hideMark/>
          </w:tcPr>
          <w:p w14:paraId="775B1C4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47" w:type="dxa"/>
            <w:tcBorders>
              <w:top w:val="nil"/>
              <w:left w:val="nil"/>
              <w:bottom w:val="nil"/>
              <w:right w:val="nil"/>
            </w:tcBorders>
            <w:shd w:val="clear" w:color="000000" w:fill="D9D9D9"/>
            <w:noWrap/>
            <w:hideMark/>
          </w:tcPr>
          <w:p w14:paraId="7D595E3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92</w:t>
            </w:r>
          </w:p>
        </w:tc>
      </w:tr>
      <w:tr w:rsidR="00E24BAC" w:rsidRPr="005D58E8" w14:paraId="19D7B49C" w14:textId="77777777" w:rsidTr="00FC6095">
        <w:trPr>
          <w:trHeight w:val="300"/>
          <w:jc w:val="center"/>
        </w:trPr>
        <w:tc>
          <w:tcPr>
            <w:tcW w:w="1758" w:type="dxa"/>
            <w:vMerge/>
            <w:tcBorders>
              <w:top w:val="nil"/>
              <w:left w:val="nil"/>
              <w:bottom w:val="nil"/>
              <w:right w:val="nil"/>
            </w:tcBorders>
            <w:hideMark/>
          </w:tcPr>
          <w:p w14:paraId="1270138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0A96E3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F5335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BEFC2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CDC27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7</w:t>
            </w:r>
          </w:p>
        </w:tc>
        <w:tc>
          <w:tcPr>
            <w:tcW w:w="248" w:type="dxa"/>
            <w:tcBorders>
              <w:top w:val="nil"/>
              <w:left w:val="nil"/>
              <w:bottom w:val="nil"/>
              <w:right w:val="nil"/>
            </w:tcBorders>
            <w:shd w:val="clear" w:color="000000" w:fill="D9D9D9"/>
            <w:noWrap/>
            <w:hideMark/>
          </w:tcPr>
          <w:p w14:paraId="14E26B54"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000000" w:fill="D9D9D9"/>
            <w:noWrap/>
            <w:hideMark/>
          </w:tcPr>
          <w:p w14:paraId="4D3C355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E24BAC" w:rsidRPr="005D58E8" w14:paraId="3BCC396D"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03388244"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9EA2A0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9</w:t>
            </w:r>
          </w:p>
        </w:tc>
        <w:tc>
          <w:tcPr>
            <w:tcW w:w="336" w:type="dxa"/>
            <w:vMerge w:val="restart"/>
            <w:tcBorders>
              <w:top w:val="nil"/>
              <w:left w:val="nil"/>
              <w:bottom w:val="nil"/>
              <w:right w:val="nil"/>
            </w:tcBorders>
            <w:shd w:val="clear" w:color="auto" w:fill="auto"/>
            <w:noWrap/>
            <w:hideMark/>
          </w:tcPr>
          <w:p w14:paraId="175AC7F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0B5A6B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23C9BAD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3</w:t>
            </w:r>
          </w:p>
        </w:tc>
        <w:tc>
          <w:tcPr>
            <w:tcW w:w="248" w:type="dxa"/>
            <w:tcBorders>
              <w:top w:val="nil"/>
              <w:left w:val="nil"/>
              <w:bottom w:val="nil"/>
              <w:right w:val="nil"/>
            </w:tcBorders>
            <w:shd w:val="clear" w:color="auto" w:fill="auto"/>
            <w:noWrap/>
            <w:hideMark/>
          </w:tcPr>
          <w:p w14:paraId="0D115CFE"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E2927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E24BAC" w:rsidRPr="005D58E8" w14:paraId="606117DD" w14:textId="77777777" w:rsidTr="00FC6095">
        <w:trPr>
          <w:trHeight w:val="300"/>
          <w:jc w:val="center"/>
        </w:trPr>
        <w:tc>
          <w:tcPr>
            <w:tcW w:w="1758" w:type="dxa"/>
            <w:vMerge/>
            <w:tcBorders>
              <w:top w:val="nil"/>
              <w:left w:val="nil"/>
              <w:bottom w:val="nil"/>
              <w:right w:val="nil"/>
            </w:tcBorders>
            <w:hideMark/>
          </w:tcPr>
          <w:p w14:paraId="24C3CF75"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6FA9293"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5D5C76D"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05507904"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7B3F4ED0"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5</w:t>
            </w:r>
          </w:p>
        </w:tc>
        <w:tc>
          <w:tcPr>
            <w:tcW w:w="248" w:type="dxa"/>
            <w:tcBorders>
              <w:top w:val="nil"/>
              <w:left w:val="nil"/>
              <w:bottom w:val="nil"/>
              <w:right w:val="nil"/>
            </w:tcBorders>
            <w:shd w:val="clear" w:color="auto" w:fill="auto"/>
            <w:noWrap/>
            <w:hideMark/>
          </w:tcPr>
          <w:p w14:paraId="46BF82E3"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0D2C1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E24BAC" w:rsidRPr="005D58E8" w14:paraId="65766045" w14:textId="77777777" w:rsidTr="00FC6095">
        <w:trPr>
          <w:trHeight w:val="300"/>
          <w:jc w:val="center"/>
        </w:trPr>
        <w:tc>
          <w:tcPr>
            <w:tcW w:w="1758" w:type="dxa"/>
            <w:tcBorders>
              <w:top w:val="nil"/>
              <w:left w:val="nil"/>
              <w:bottom w:val="nil"/>
              <w:right w:val="nil"/>
            </w:tcBorders>
            <w:shd w:val="clear" w:color="000000" w:fill="D9D9D9"/>
            <w:noWrap/>
            <w:hideMark/>
          </w:tcPr>
          <w:p w14:paraId="07DD6B4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54685AA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43</w:t>
            </w:r>
          </w:p>
        </w:tc>
        <w:tc>
          <w:tcPr>
            <w:tcW w:w="336" w:type="dxa"/>
            <w:tcBorders>
              <w:top w:val="nil"/>
              <w:left w:val="nil"/>
              <w:bottom w:val="nil"/>
              <w:right w:val="nil"/>
            </w:tcBorders>
            <w:shd w:val="clear" w:color="000000" w:fill="D9D9D9"/>
            <w:noWrap/>
            <w:hideMark/>
          </w:tcPr>
          <w:p w14:paraId="426AA1C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CDBC8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hideMark/>
          </w:tcPr>
          <w:p w14:paraId="62C5F0A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48" w:type="dxa"/>
            <w:tcBorders>
              <w:top w:val="nil"/>
              <w:left w:val="nil"/>
              <w:bottom w:val="nil"/>
              <w:right w:val="nil"/>
            </w:tcBorders>
            <w:shd w:val="clear" w:color="000000" w:fill="D9D9D9"/>
            <w:noWrap/>
            <w:hideMark/>
          </w:tcPr>
          <w:p w14:paraId="5EAD918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43B3D81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E24BAC" w:rsidRPr="005D58E8" w14:paraId="19E924C0" w14:textId="77777777" w:rsidTr="00FC6095">
        <w:trPr>
          <w:trHeight w:val="300"/>
          <w:jc w:val="center"/>
        </w:trPr>
        <w:tc>
          <w:tcPr>
            <w:tcW w:w="1758" w:type="dxa"/>
            <w:tcBorders>
              <w:top w:val="nil"/>
              <w:left w:val="nil"/>
              <w:bottom w:val="nil"/>
              <w:right w:val="nil"/>
            </w:tcBorders>
            <w:shd w:val="clear" w:color="auto" w:fill="auto"/>
            <w:noWrap/>
            <w:hideMark/>
          </w:tcPr>
          <w:p w14:paraId="09581674"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13621C63"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35E7B6F1"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561FF24"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6B85B568"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038D52D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FB0BA54" w14:textId="77777777" w:rsidR="00E24BAC" w:rsidRPr="005D58E8" w:rsidRDefault="00E24BAC" w:rsidP="00FC6095">
            <w:pPr>
              <w:rPr>
                <w:rFonts w:ascii="Calibri" w:eastAsia="Times New Roman" w:hAnsi="Calibri" w:cs="Times New Roman"/>
                <w:color w:val="000000"/>
              </w:rPr>
            </w:pPr>
          </w:p>
        </w:tc>
      </w:tr>
      <w:tr w:rsidR="00E24BAC" w:rsidRPr="005D58E8" w14:paraId="14382F1C" w14:textId="77777777" w:rsidTr="00FC6095">
        <w:trPr>
          <w:trHeight w:val="300"/>
          <w:jc w:val="center"/>
        </w:trPr>
        <w:tc>
          <w:tcPr>
            <w:tcW w:w="1758" w:type="dxa"/>
            <w:tcBorders>
              <w:top w:val="nil"/>
              <w:left w:val="nil"/>
              <w:bottom w:val="nil"/>
              <w:right w:val="nil"/>
            </w:tcBorders>
            <w:shd w:val="clear" w:color="auto" w:fill="auto"/>
            <w:noWrap/>
            <w:hideMark/>
          </w:tcPr>
          <w:p w14:paraId="2033935F"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75A97122"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00662C74"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6AC3FE6F"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7C04CD2D"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5F40324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D6B706" w14:textId="77777777" w:rsidR="00E24BAC" w:rsidRPr="005D58E8" w:rsidRDefault="00E24BAC" w:rsidP="00FC6095">
            <w:pPr>
              <w:rPr>
                <w:rFonts w:ascii="Calibri" w:eastAsia="Times New Roman" w:hAnsi="Calibri" w:cs="Times New Roman"/>
                <w:color w:val="000000"/>
              </w:rPr>
            </w:pPr>
          </w:p>
        </w:tc>
      </w:tr>
      <w:tr w:rsidR="00E24BAC" w:rsidRPr="005D58E8" w14:paraId="5D8CD02F"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4A73F50D"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E24BAC" w:rsidRPr="005D58E8" w14:paraId="536DCE47"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7E1B7A74"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7F35BD1B"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4BA4B68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hideMark/>
          </w:tcPr>
          <w:p w14:paraId="08FA8341"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hideMark/>
          </w:tcPr>
          <w:p w14:paraId="0D8A08EB"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89" w:type="dxa"/>
            <w:gridSpan w:val="2"/>
            <w:tcBorders>
              <w:top w:val="nil"/>
              <w:left w:val="nil"/>
              <w:bottom w:val="single" w:sz="4" w:space="0" w:color="auto"/>
              <w:right w:val="nil"/>
            </w:tcBorders>
            <w:shd w:val="clear" w:color="auto" w:fill="auto"/>
            <w:noWrap/>
            <w:hideMark/>
          </w:tcPr>
          <w:p w14:paraId="0384CA9C"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60" w:type="dxa"/>
            <w:gridSpan w:val="2"/>
            <w:tcBorders>
              <w:top w:val="nil"/>
              <w:left w:val="nil"/>
              <w:bottom w:val="single" w:sz="4" w:space="0" w:color="auto"/>
              <w:right w:val="nil"/>
            </w:tcBorders>
            <w:shd w:val="clear" w:color="auto" w:fill="auto"/>
            <w:noWrap/>
            <w:hideMark/>
          </w:tcPr>
          <w:p w14:paraId="185D6EBC"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60C84AAA"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68F6B8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71D364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7</w:t>
            </w:r>
          </w:p>
        </w:tc>
        <w:tc>
          <w:tcPr>
            <w:tcW w:w="336" w:type="dxa"/>
            <w:vMerge w:val="restart"/>
            <w:tcBorders>
              <w:top w:val="nil"/>
              <w:left w:val="nil"/>
              <w:bottom w:val="nil"/>
              <w:right w:val="nil"/>
            </w:tcBorders>
            <w:shd w:val="clear" w:color="000000" w:fill="D9D9D9"/>
            <w:noWrap/>
            <w:hideMark/>
          </w:tcPr>
          <w:p w14:paraId="76B7C430"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2EE5E7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hideMark/>
          </w:tcPr>
          <w:p w14:paraId="0DAA22B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89" w:type="dxa"/>
            <w:gridSpan w:val="2"/>
            <w:tcBorders>
              <w:top w:val="nil"/>
              <w:left w:val="nil"/>
              <w:bottom w:val="nil"/>
              <w:right w:val="nil"/>
            </w:tcBorders>
            <w:shd w:val="clear" w:color="000000" w:fill="D9D9D9"/>
            <w:noWrap/>
            <w:hideMark/>
          </w:tcPr>
          <w:p w14:paraId="53039902"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4C11C53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E24BAC" w:rsidRPr="005D58E8" w14:paraId="394E0E74" w14:textId="77777777" w:rsidTr="00FC6095">
        <w:trPr>
          <w:trHeight w:val="300"/>
          <w:jc w:val="center"/>
        </w:trPr>
        <w:tc>
          <w:tcPr>
            <w:tcW w:w="1758" w:type="dxa"/>
            <w:vMerge/>
            <w:tcBorders>
              <w:top w:val="nil"/>
              <w:left w:val="nil"/>
              <w:bottom w:val="nil"/>
              <w:right w:val="nil"/>
            </w:tcBorders>
            <w:hideMark/>
          </w:tcPr>
          <w:p w14:paraId="7EE53A9D"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B06979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F24DC2"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89DAD0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hideMark/>
          </w:tcPr>
          <w:p w14:paraId="7404673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23</w:t>
            </w:r>
          </w:p>
        </w:tc>
        <w:tc>
          <w:tcPr>
            <w:tcW w:w="289" w:type="dxa"/>
            <w:gridSpan w:val="2"/>
            <w:tcBorders>
              <w:top w:val="nil"/>
              <w:left w:val="nil"/>
              <w:bottom w:val="nil"/>
              <w:right w:val="nil"/>
            </w:tcBorders>
            <w:shd w:val="clear" w:color="000000" w:fill="D9D9D9"/>
            <w:noWrap/>
            <w:hideMark/>
          </w:tcPr>
          <w:p w14:paraId="67F8C2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4D4DB6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E24BAC" w:rsidRPr="005D58E8" w14:paraId="53D34354" w14:textId="77777777" w:rsidTr="00FC6095">
        <w:trPr>
          <w:trHeight w:val="300"/>
          <w:jc w:val="center"/>
        </w:trPr>
        <w:tc>
          <w:tcPr>
            <w:tcW w:w="1758" w:type="dxa"/>
            <w:vMerge/>
            <w:tcBorders>
              <w:top w:val="nil"/>
              <w:left w:val="nil"/>
              <w:bottom w:val="nil"/>
              <w:right w:val="nil"/>
            </w:tcBorders>
            <w:hideMark/>
          </w:tcPr>
          <w:p w14:paraId="028D4A0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5E299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46D618B"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4343CF02" w14:textId="77777777" w:rsidR="00E24BAC" w:rsidRPr="00CE2B7F" w:rsidRDefault="00E24BAC" w:rsidP="00FC6095">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hideMark/>
          </w:tcPr>
          <w:p w14:paraId="1B694B50"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89" w:type="dxa"/>
            <w:gridSpan w:val="2"/>
            <w:tcBorders>
              <w:top w:val="nil"/>
              <w:left w:val="nil"/>
              <w:bottom w:val="nil"/>
              <w:right w:val="nil"/>
            </w:tcBorders>
            <w:shd w:val="clear" w:color="000000" w:fill="D9D9D9"/>
            <w:noWrap/>
            <w:hideMark/>
          </w:tcPr>
          <w:p w14:paraId="317B01F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570772F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E24BAC" w:rsidRPr="005D58E8" w14:paraId="25B941E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6ACACB2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00E1592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9</w:t>
            </w:r>
          </w:p>
        </w:tc>
        <w:tc>
          <w:tcPr>
            <w:tcW w:w="336" w:type="dxa"/>
            <w:vMerge w:val="restart"/>
            <w:tcBorders>
              <w:top w:val="nil"/>
              <w:left w:val="nil"/>
              <w:bottom w:val="nil"/>
              <w:right w:val="nil"/>
            </w:tcBorders>
            <w:shd w:val="clear" w:color="auto" w:fill="auto"/>
            <w:noWrap/>
            <w:hideMark/>
          </w:tcPr>
          <w:p w14:paraId="60255AD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hideMark/>
          </w:tcPr>
          <w:p w14:paraId="141A129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hideMark/>
          </w:tcPr>
          <w:p w14:paraId="47480A2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3</w:t>
            </w:r>
          </w:p>
        </w:tc>
        <w:tc>
          <w:tcPr>
            <w:tcW w:w="289" w:type="dxa"/>
            <w:gridSpan w:val="2"/>
            <w:tcBorders>
              <w:top w:val="nil"/>
              <w:left w:val="nil"/>
              <w:bottom w:val="nil"/>
              <w:right w:val="nil"/>
            </w:tcBorders>
            <w:shd w:val="clear" w:color="auto" w:fill="auto"/>
            <w:noWrap/>
            <w:hideMark/>
          </w:tcPr>
          <w:p w14:paraId="31BAC8E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5B9D8A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E24BAC" w:rsidRPr="005D58E8" w14:paraId="4FE4073D" w14:textId="77777777" w:rsidTr="00FC6095">
        <w:trPr>
          <w:trHeight w:val="300"/>
          <w:jc w:val="center"/>
        </w:trPr>
        <w:tc>
          <w:tcPr>
            <w:tcW w:w="1758" w:type="dxa"/>
            <w:vMerge/>
            <w:tcBorders>
              <w:top w:val="nil"/>
              <w:left w:val="nil"/>
              <w:bottom w:val="nil"/>
              <w:right w:val="nil"/>
            </w:tcBorders>
            <w:hideMark/>
          </w:tcPr>
          <w:p w14:paraId="4F212BF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6A019F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710E8E8"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EC3CD6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hideMark/>
          </w:tcPr>
          <w:p w14:paraId="28AB6F9D"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89" w:type="dxa"/>
            <w:gridSpan w:val="2"/>
            <w:tcBorders>
              <w:top w:val="nil"/>
              <w:left w:val="nil"/>
              <w:bottom w:val="nil"/>
              <w:right w:val="nil"/>
            </w:tcBorders>
            <w:shd w:val="clear" w:color="auto" w:fill="auto"/>
            <w:noWrap/>
            <w:hideMark/>
          </w:tcPr>
          <w:p w14:paraId="53E59E4B"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2AF68F4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E24BAC" w:rsidRPr="005D58E8" w14:paraId="40657586" w14:textId="77777777" w:rsidTr="00FC6095">
        <w:trPr>
          <w:trHeight w:val="300"/>
          <w:jc w:val="center"/>
        </w:trPr>
        <w:tc>
          <w:tcPr>
            <w:tcW w:w="1758" w:type="dxa"/>
            <w:vMerge/>
            <w:tcBorders>
              <w:top w:val="nil"/>
              <w:left w:val="nil"/>
              <w:bottom w:val="nil"/>
              <w:right w:val="nil"/>
            </w:tcBorders>
            <w:hideMark/>
          </w:tcPr>
          <w:p w14:paraId="79F6849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48FE4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B66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B724C81"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hideMark/>
          </w:tcPr>
          <w:p w14:paraId="6AEDFA4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89" w:type="dxa"/>
            <w:gridSpan w:val="2"/>
            <w:tcBorders>
              <w:top w:val="nil"/>
              <w:left w:val="nil"/>
              <w:bottom w:val="nil"/>
              <w:right w:val="nil"/>
            </w:tcBorders>
            <w:shd w:val="clear" w:color="auto" w:fill="auto"/>
            <w:noWrap/>
            <w:hideMark/>
          </w:tcPr>
          <w:p w14:paraId="46A77B1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222A009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38D3CEBA" w14:textId="77777777" w:rsidTr="00FC6095">
        <w:trPr>
          <w:trHeight w:val="300"/>
          <w:jc w:val="center"/>
        </w:trPr>
        <w:tc>
          <w:tcPr>
            <w:tcW w:w="1758" w:type="dxa"/>
            <w:vMerge/>
            <w:tcBorders>
              <w:top w:val="nil"/>
              <w:left w:val="nil"/>
              <w:bottom w:val="nil"/>
              <w:right w:val="nil"/>
            </w:tcBorders>
            <w:hideMark/>
          </w:tcPr>
          <w:p w14:paraId="0F5A79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CEAC22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5281315"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1D710B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hideMark/>
          </w:tcPr>
          <w:p w14:paraId="14D53B6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89" w:type="dxa"/>
            <w:gridSpan w:val="2"/>
            <w:tcBorders>
              <w:top w:val="nil"/>
              <w:left w:val="nil"/>
              <w:bottom w:val="nil"/>
              <w:right w:val="nil"/>
            </w:tcBorders>
            <w:shd w:val="clear" w:color="auto" w:fill="auto"/>
            <w:noWrap/>
            <w:hideMark/>
          </w:tcPr>
          <w:p w14:paraId="535498B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F73641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13082453"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0AE7F8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315F1C3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28CAFA7F"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DF8A5A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16F8483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89" w:type="dxa"/>
            <w:gridSpan w:val="2"/>
            <w:tcBorders>
              <w:top w:val="nil"/>
              <w:left w:val="nil"/>
              <w:bottom w:val="nil"/>
              <w:right w:val="nil"/>
            </w:tcBorders>
            <w:shd w:val="clear" w:color="000000" w:fill="D9D9D9"/>
            <w:noWrap/>
            <w:hideMark/>
          </w:tcPr>
          <w:p w14:paraId="4DF66D0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01C238C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w:t>
            </w:r>
          </w:p>
        </w:tc>
      </w:tr>
      <w:tr w:rsidR="00E24BAC" w:rsidRPr="005D58E8" w14:paraId="42870B0B" w14:textId="77777777" w:rsidTr="00FC6095">
        <w:trPr>
          <w:trHeight w:val="300"/>
          <w:jc w:val="center"/>
        </w:trPr>
        <w:tc>
          <w:tcPr>
            <w:tcW w:w="1758" w:type="dxa"/>
            <w:vMerge/>
            <w:tcBorders>
              <w:top w:val="nil"/>
              <w:left w:val="nil"/>
              <w:bottom w:val="nil"/>
              <w:right w:val="nil"/>
            </w:tcBorders>
            <w:hideMark/>
          </w:tcPr>
          <w:p w14:paraId="3A66405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FBE752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8A18AE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785A6DB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402F4531"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89" w:type="dxa"/>
            <w:gridSpan w:val="2"/>
            <w:tcBorders>
              <w:top w:val="nil"/>
              <w:left w:val="nil"/>
              <w:bottom w:val="nil"/>
              <w:right w:val="nil"/>
            </w:tcBorders>
            <w:shd w:val="clear" w:color="000000" w:fill="D9D9D9"/>
            <w:noWrap/>
            <w:hideMark/>
          </w:tcPr>
          <w:p w14:paraId="707E48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37B554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E24BAC" w:rsidRPr="005D58E8" w14:paraId="17D3E831" w14:textId="77777777" w:rsidTr="00FC6095">
        <w:trPr>
          <w:trHeight w:val="300"/>
          <w:jc w:val="center"/>
        </w:trPr>
        <w:tc>
          <w:tcPr>
            <w:tcW w:w="1758" w:type="dxa"/>
            <w:vMerge/>
            <w:tcBorders>
              <w:top w:val="nil"/>
              <w:left w:val="nil"/>
              <w:bottom w:val="nil"/>
              <w:right w:val="nil"/>
            </w:tcBorders>
            <w:hideMark/>
          </w:tcPr>
          <w:p w14:paraId="51BF78C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988D3E4"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1359FC1"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13E855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268ED08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89" w:type="dxa"/>
            <w:gridSpan w:val="2"/>
            <w:tcBorders>
              <w:top w:val="nil"/>
              <w:left w:val="nil"/>
              <w:bottom w:val="nil"/>
              <w:right w:val="nil"/>
            </w:tcBorders>
            <w:shd w:val="clear" w:color="000000" w:fill="D9D9D9"/>
            <w:noWrap/>
            <w:hideMark/>
          </w:tcPr>
          <w:p w14:paraId="4FE25DB3"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3A317E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E24BAC" w:rsidRPr="005D58E8" w14:paraId="3EC2059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377F636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D14A0A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0B64491E"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155AF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6F3DBCFF"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89" w:type="dxa"/>
            <w:gridSpan w:val="2"/>
            <w:tcBorders>
              <w:top w:val="nil"/>
              <w:left w:val="nil"/>
              <w:bottom w:val="nil"/>
              <w:right w:val="nil"/>
            </w:tcBorders>
            <w:shd w:val="clear" w:color="auto" w:fill="auto"/>
            <w:noWrap/>
            <w:hideMark/>
          </w:tcPr>
          <w:p w14:paraId="2E88629F"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413C3B7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E24BAC" w:rsidRPr="005D58E8" w14:paraId="215DBFBF" w14:textId="77777777" w:rsidTr="00FC6095">
        <w:trPr>
          <w:trHeight w:val="300"/>
          <w:jc w:val="center"/>
        </w:trPr>
        <w:tc>
          <w:tcPr>
            <w:tcW w:w="1758" w:type="dxa"/>
            <w:vMerge/>
            <w:tcBorders>
              <w:top w:val="nil"/>
              <w:left w:val="nil"/>
              <w:bottom w:val="nil"/>
              <w:right w:val="nil"/>
            </w:tcBorders>
            <w:hideMark/>
          </w:tcPr>
          <w:p w14:paraId="345C748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9EE30C2"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1D16FA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AB4FFB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0CC38D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89" w:type="dxa"/>
            <w:gridSpan w:val="2"/>
            <w:tcBorders>
              <w:top w:val="nil"/>
              <w:left w:val="nil"/>
              <w:bottom w:val="nil"/>
              <w:right w:val="nil"/>
            </w:tcBorders>
            <w:shd w:val="clear" w:color="auto" w:fill="auto"/>
            <w:noWrap/>
            <w:hideMark/>
          </w:tcPr>
          <w:p w14:paraId="450F259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712130E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E24BAC" w:rsidRPr="005D58E8" w14:paraId="2F5F95C8" w14:textId="77777777" w:rsidTr="00FC6095">
        <w:trPr>
          <w:trHeight w:val="300"/>
          <w:jc w:val="center"/>
        </w:trPr>
        <w:tc>
          <w:tcPr>
            <w:tcW w:w="1758" w:type="dxa"/>
            <w:tcBorders>
              <w:top w:val="nil"/>
              <w:left w:val="nil"/>
              <w:bottom w:val="nil"/>
              <w:right w:val="nil"/>
            </w:tcBorders>
            <w:shd w:val="clear" w:color="000000" w:fill="D9D9D9"/>
            <w:noWrap/>
            <w:hideMark/>
          </w:tcPr>
          <w:p w14:paraId="2491D44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0989BC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040F700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hideMark/>
          </w:tcPr>
          <w:p w14:paraId="5F48A33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hideMark/>
          </w:tcPr>
          <w:p w14:paraId="00AB42F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89" w:type="dxa"/>
            <w:gridSpan w:val="2"/>
            <w:tcBorders>
              <w:top w:val="nil"/>
              <w:left w:val="nil"/>
              <w:bottom w:val="nil"/>
              <w:right w:val="nil"/>
            </w:tcBorders>
            <w:shd w:val="clear" w:color="000000" w:fill="D9D9D9"/>
            <w:noWrap/>
            <w:hideMark/>
          </w:tcPr>
          <w:p w14:paraId="4533BA9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6C8B198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0101DAA0" w14:textId="77777777" w:rsidR="00E24BAC" w:rsidRDefault="00E24BAC" w:rsidP="00E24BAC">
      <w:pPr>
        <w:pStyle w:val="Caption"/>
      </w:pPr>
    </w:p>
    <w:p w14:paraId="52C5A553" w14:textId="77777777" w:rsidR="00442EA1" w:rsidRPr="007B145B" w:rsidRDefault="00442EA1" w:rsidP="00FC41F0">
      <w:bookmarkStart w:id="3" w:name="_GoBack"/>
      <w:bookmarkEnd w:id="3"/>
    </w:p>
    <w:sectPr w:rsidR="00442EA1" w:rsidRPr="007B145B" w:rsidSect="00027230">
      <w:footerReference w:type="even" r:id="rId25"/>
      <w:footerReference w:type="default" r:id="rId26"/>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06972" w14:textId="77777777" w:rsidR="003F3467" w:rsidRDefault="003F3467" w:rsidP="00522EEC">
      <w:r>
        <w:separator/>
      </w:r>
    </w:p>
  </w:endnote>
  <w:endnote w:type="continuationSeparator" w:id="0">
    <w:p w14:paraId="1A06627A" w14:textId="77777777" w:rsidR="003F3467" w:rsidRDefault="003F3467"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3467">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C1B357" w14:textId="77777777" w:rsidR="003F3467" w:rsidRDefault="003F3467" w:rsidP="00522EEC">
      <w:r>
        <w:separator/>
      </w:r>
    </w:p>
  </w:footnote>
  <w:footnote w:type="continuationSeparator" w:id="0">
    <w:p w14:paraId="0CAB602F" w14:textId="77777777" w:rsidR="003F3467" w:rsidRDefault="003F3467"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3467"/>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D7CA3"/>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40A3"/>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2FA6"/>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D52"/>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2EF5"/>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16E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4BAC"/>
    <w:rsid w:val="00E2605C"/>
    <w:rsid w:val="00E2642A"/>
    <w:rsid w:val="00E271BC"/>
    <w:rsid w:val="00E36838"/>
    <w:rsid w:val="00E40F98"/>
    <w:rsid w:val="00E41A2F"/>
    <w:rsid w:val="00E44657"/>
    <w:rsid w:val="00E50529"/>
    <w:rsid w:val="00E50BDD"/>
    <w:rsid w:val="00E51B45"/>
    <w:rsid w:val="00E5463A"/>
    <w:rsid w:val="00E547FB"/>
    <w:rsid w:val="00E55715"/>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279B"/>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character" w:styleId="FollowedHyperlink">
    <w:name w:val="FollowedHyperlink"/>
    <w:basedOn w:val="DefaultParagraphFont"/>
    <w:uiPriority w:val="99"/>
    <w:semiHidden/>
    <w:unhideWhenUsed/>
    <w:rsid w:val="00E55715"/>
    <w:rPr>
      <w:color w:val="800080" w:themeColor="followedHyperlink"/>
      <w:u w:val="single"/>
    </w:rPr>
  </w:style>
  <w:style w:type="paragraph" w:styleId="Caption">
    <w:name w:val="caption"/>
    <w:basedOn w:val="Normal"/>
    <w:next w:val="Normal"/>
    <w:uiPriority w:val="35"/>
    <w:unhideWhenUsed/>
    <w:qFormat/>
    <w:rsid w:val="00E24BA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5.emf"/><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image" Target="media/image8.emf"/><Relationship Id="rId24" Type="http://schemas.openxmlformats.org/officeDocument/2006/relationships/image" Target="media/image9.e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marcottelab/AG3C_starvation_tc"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dx.doi.org/10.18738/T8/UG3TUR" TargetMode="External"/><Relationship Id="rId15" Type="http://schemas.openxmlformats.org/officeDocument/2006/relationships/hyperlink" Target="http://www.arl.army.mil/" TargetMode="Externa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image" Target="media/image3.emf"/><Relationship Id="rId1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63388-5034-EA41-A3FA-CD83185D7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4083</Words>
  <Characters>194279</Characters>
  <Application>Microsoft Macintosh Word</Application>
  <DocSecurity>0</DocSecurity>
  <Lines>1618</Lines>
  <Paragraphs>45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7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cp:revision>
  <cp:lastPrinted>2016-10-11T17:01:00Z</cp:lastPrinted>
  <dcterms:created xsi:type="dcterms:W3CDTF">2017-02-17T20:08:00Z</dcterms:created>
  <dcterms:modified xsi:type="dcterms:W3CDTF">2017-02-1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